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62993" w:rsidRPr="00462993" w:rsidRDefault="00462993" w:rsidP="00462993">
      <w:pPr>
        <w:keepNext/>
        <w:keepLines/>
        <w:spacing w:before="480" w:after="0" w:line="480" w:lineRule="auto"/>
        <w:jc w:val="center"/>
        <w:outlineLvl w:val="0"/>
        <w:rPr>
          <w:rFonts w:ascii="Times New Roman" w:eastAsiaTheme="majorEastAsia" w:hAnsi="Times New Roman" w:cs="Times New Roman"/>
          <w:b/>
          <w:bCs/>
          <w:color w:val="000000" w:themeColor="text1"/>
          <w:sz w:val="24"/>
          <w:szCs w:val="24"/>
          <w:lang w:val="en-US"/>
        </w:rPr>
      </w:pPr>
      <w:bookmarkStart w:id="0" w:name="_Toc116856954"/>
      <w:r w:rsidRPr="00462993">
        <w:rPr>
          <w:rFonts w:ascii="Times New Roman" w:eastAsiaTheme="majorEastAsia" w:hAnsi="Times New Roman" w:cs="Times New Roman"/>
          <w:b/>
          <w:bCs/>
          <w:color w:val="000000" w:themeColor="text1"/>
          <w:sz w:val="24"/>
          <w:szCs w:val="24"/>
          <w:lang w:val="en-US"/>
        </w:rPr>
        <w:t>DAFTAR PUSTAKA</w:t>
      </w:r>
      <w:bookmarkEnd w:id="0"/>
    </w:p>
    <w:p w:rsidR="00462993" w:rsidRPr="00462993" w:rsidRDefault="00462993" w:rsidP="00462993">
      <w:pPr>
        <w:jc w:val="both"/>
        <w:rPr>
          <w:lang w:val="en-US"/>
        </w:rPr>
      </w:pPr>
    </w:p>
    <w:p w:rsidR="00462993" w:rsidRPr="00462993" w:rsidRDefault="00462993" w:rsidP="004629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62993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Pr="00462993"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 w:rsidRPr="0046299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462993">
        <w:rPr>
          <w:rFonts w:ascii="Times New Roman" w:hAnsi="Times New Roman" w:cs="Times New Roman"/>
          <w:noProof/>
          <w:sz w:val="24"/>
          <w:szCs w:val="24"/>
        </w:rPr>
        <w:t>Asik, J., Zakariah, A., Jurusan, D., Sipil, T., Negeri, P., &amp; Pandang, U. (2017). KUAT TEKAN DAN LENTUR BETON DENGAN MENGGUNAKAN BAHAN TAMBAH. 2017, 139–144.</w:t>
      </w:r>
    </w:p>
    <w:p w:rsidR="00462993" w:rsidRPr="00462993" w:rsidRDefault="00462993" w:rsidP="004629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62993">
        <w:rPr>
          <w:rFonts w:ascii="Times New Roman" w:hAnsi="Times New Roman" w:cs="Times New Roman"/>
          <w:noProof/>
          <w:sz w:val="24"/>
          <w:szCs w:val="24"/>
        </w:rPr>
        <w:t>Beton, P., Styrofoam, C., &amp; Agregat, M. (2020). U KaRsT. 4.</w:t>
      </w:r>
    </w:p>
    <w:p w:rsidR="00462993" w:rsidRPr="00462993" w:rsidRDefault="00462993" w:rsidP="004629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62993">
        <w:rPr>
          <w:rFonts w:ascii="Times New Roman" w:hAnsi="Times New Roman" w:cs="Times New Roman"/>
          <w:noProof/>
          <w:sz w:val="24"/>
          <w:szCs w:val="24"/>
        </w:rPr>
        <w:t>Garut, K. (n.d.). Perancangan beton kekuatan k-250 dengan bahan pasir cidadap karangpawitan kabupaten garut. 1–7.</w:t>
      </w:r>
    </w:p>
    <w:p w:rsidR="00462993" w:rsidRPr="00462993" w:rsidRDefault="00462993" w:rsidP="004629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62993">
        <w:rPr>
          <w:rFonts w:ascii="Times New Roman" w:hAnsi="Times New Roman" w:cs="Times New Roman"/>
          <w:noProof/>
          <w:sz w:val="24"/>
          <w:szCs w:val="24"/>
        </w:rPr>
        <w:t>Humaidi  Khairil, M. Y. (2014). ALTERNATIF PENGGUNAAN BATU KORAL UNTUK BETON DENGAN KUAT TEKAN fcâ™ 30 MPa. Intekna, Vol 14, No 1 (2014). http://ejurnal.poliban.ac.id/index.php/intekna/article/view/155</w:t>
      </w:r>
    </w:p>
    <w:p w:rsidR="00462993" w:rsidRPr="00462993" w:rsidRDefault="00462993" w:rsidP="004629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62993">
        <w:rPr>
          <w:rFonts w:ascii="Times New Roman" w:hAnsi="Times New Roman" w:cs="Times New Roman"/>
          <w:noProof/>
          <w:sz w:val="24"/>
          <w:szCs w:val="24"/>
        </w:rPr>
        <w:t>Hunggurami, E., Bolla, M. E., &amp; Messakh, P. (2017). Perbandingan Desain Campuran Beton Normal Menggunakan SNI 03-2834-2000 dan SNI 7656:2012. Jurnal Teknik Sipil, VI(2), 165–172.</w:t>
      </w:r>
    </w:p>
    <w:p w:rsidR="00462993" w:rsidRPr="00462993" w:rsidRDefault="00462993" w:rsidP="004629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62993">
        <w:rPr>
          <w:rFonts w:ascii="Times New Roman" w:hAnsi="Times New Roman" w:cs="Times New Roman"/>
          <w:noProof/>
          <w:sz w:val="24"/>
          <w:szCs w:val="24"/>
        </w:rPr>
        <w:t>Kurniawandy, A., Darmayanti, L., &amp; Pulungan, U. H. (2012). PE GARUH I TRUSI AIR LAUT , AIR GAMBUT , AIR KELAPA , DA AIR BIASA TERHADAP KUAT TEKA BETO ORMAL. 11(September), 51–58.</w:t>
      </w:r>
    </w:p>
    <w:p w:rsidR="00462993" w:rsidRPr="00462993" w:rsidRDefault="00462993" w:rsidP="004629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62993">
        <w:rPr>
          <w:rFonts w:ascii="Times New Roman" w:hAnsi="Times New Roman" w:cs="Times New Roman"/>
          <w:noProof/>
          <w:sz w:val="24"/>
          <w:szCs w:val="24"/>
        </w:rPr>
        <w:t>Limbah, P., Sebagai, G., Aggregat, S., Pada, K., &amp; Beton, J. (2020). Jurmateks jurmateks. 3(2). https://doi.org/10.1017/CBO9781107415324.004.A</w:t>
      </w:r>
    </w:p>
    <w:p w:rsidR="00462993" w:rsidRPr="00462993" w:rsidRDefault="00462993" w:rsidP="004629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62993">
        <w:rPr>
          <w:rFonts w:ascii="Times New Roman" w:hAnsi="Times New Roman" w:cs="Times New Roman"/>
          <w:noProof/>
          <w:sz w:val="24"/>
          <w:szCs w:val="24"/>
        </w:rPr>
        <w:t>Perawatan, P., Kuat, T., Beton, T., Hendra, O., Teknik, D., Fakultas, S., Universitas, T., Tegal, P., Beton, U., Tekan, K., Pendahuluan, B., Belakang, L., Beton, M., Realita, U. B., Volume, H., Dari, R. M., Pengaruh, B., Terhadap, P., Tekan, K., … Penelitian, M. (n.d.). bL = 380.32. 1–7.</w:t>
      </w:r>
    </w:p>
    <w:p w:rsidR="00462993" w:rsidRPr="00462993" w:rsidRDefault="00462993" w:rsidP="004629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62993">
        <w:rPr>
          <w:rFonts w:ascii="Times New Roman" w:hAnsi="Times New Roman" w:cs="Times New Roman"/>
          <w:noProof/>
          <w:sz w:val="24"/>
          <w:szCs w:val="24"/>
        </w:rPr>
        <w:t>Saifuddin, M. I., Edison, B., Pd, S., &amp; Fahmi, K. (2014). Pengaruh Penambahan Campuran Serbuk Kayu Terdahap Kuat Tekan Beton. Jurnal Mahasiswa Teknik, 1(1).</w:t>
      </w:r>
    </w:p>
    <w:p w:rsidR="00462993" w:rsidRPr="00462993" w:rsidRDefault="00462993" w:rsidP="004629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62993">
        <w:rPr>
          <w:rFonts w:ascii="Times New Roman" w:hAnsi="Times New Roman" w:cs="Times New Roman"/>
          <w:noProof/>
          <w:sz w:val="24"/>
          <w:szCs w:val="24"/>
        </w:rPr>
        <w:t>Setiawati, M. (2015). Pengaruh air soda terhadap kuat tekan beton. November, 1–9.</w:t>
      </w:r>
    </w:p>
    <w:p w:rsidR="00462993" w:rsidRPr="00462993" w:rsidRDefault="00462993" w:rsidP="004629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62993">
        <w:rPr>
          <w:rFonts w:ascii="Times New Roman" w:hAnsi="Times New Roman" w:cs="Times New Roman"/>
          <w:noProof/>
          <w:sz w:val="24"/>
          <w:szCs w:val="24"/>
        </w:rPr>
        <w:t>SNI 03-2834-2000. (2000). SNI 03-2834-2000: Tata cara pembuatan rencana campuran beton normal. Sni 03-2834-2000, 1–34.</w:t>
      </w:r>
    </w:p>
    <w:p w:rsidR="00462993" w:rsidRPr="00462993" w:rsidRDefault="00462993" w:rsidP="004629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62993">
        <w:rPr>
          <w:rFonts w:ascii="Times New Roman" w:hAnsi="Times New Roman" w:cs="Times New Roman"/>
          <w:noProof/>
          <w:sz w:val="24"/>
          <w:szCs w:val="24"/>
        </w:rPr>
        <w:t>SNI 7656:2012. (2012). Tata Cara Pemilihan Campuran untuk Beton Normal, Beton Berat dan Beton Massa. Badan Standarisasi Nasional, 52.</w:t>
      </w:r>
    </w:p>
    <w:p w:rsidR="00462993" w:rsidRPr="00462993" w:rsidRDefault="00462993" w:rsidP="004629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62993">
        <w:rPr>
          <w:rFonts w:ascii="Times New Roman" w:hAnsi="Times New Roman" w:cs="Times New Roman"/>
          <w:noProof/>
          <w:sz w:val="24"/>
          <w:szCs w:val="24"/>
        </w:rPr>
        <w:t xml:space="preserve">Teknik, J., Fakultas, S., Universitas, T., &amp; Tolitoli, M. (2020). Studi </w:t>
      </w:r>
      <w:r w:rsidRPr="00462993">
        <w:rPr>
          <w:rFonts w:ascii="Times New Roman" w:hAnsi="Times New Roman" w:cs="Times New Roman"/>
          <w:noProof/>
          <w:sz w:val="24"/>
          <w:szCs w:val="24"/>
        </w:rPr>
        <w:lastRenderedPageBreak/>
        <w:t>Eksperimental Kuat Tekan Beton dengan Mensubtitusikan Limbah Batu Bata Pada Semen. 4, 39–52.</w:t>
      </w:r>
    </w:p>
    <w:p w:rsidR="00462993" w:rsidRPr="00462993" w:rsidRDefault="00462993" w:rsidP="0046299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62993">
        <w:rPr>
          <w:rFonts w:ascii="Times New Roman" w:hAnsi="Times New Roman" w:cs="Times New Roman"/>
          <w:noProof/>
          <w:sz w:val="24"/>
          <w:szCs w:val="24"/>
        </w:rPr>
        <w:t>Yuhesti, S. (2014). Pengganti Agregat Kasar Pada Campuran Beton Ringan Kombinasi Pasir Tanjung Raja Dan Conplast Wp421. 2(3).</w:t>
      </w:r>
    </w:p>
    <w:p w:rsidR="00462993" w:rsidRDefault="00462993" w:rsidP="00462993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6299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462993" w:rsidRDefault="00462993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:rsidR="00462993" w:rsidRDefault="00462993" w:rsidP="00462993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185DA4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LAMPIRAN</w:t>
      </w:r>
    </w:p>
    <w:p w:rsidR="00462993" w:rsidRDefault="00462993" w:rsidP="00462993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004"/>
        <w:gridCol w:w="4149"/>
      </w:tblGrid>
      <w:tr w:rsidR="00462993" w:rsidTr="00192062">
        <w:tc>
          <w:tcPr>
            <w:tcW w:w="4004" w:type="dxa"/>
          </w:tcPr>
          <w:p w:rsidR="00462993" w:rsidRDefault="00462993" w:rsidP="001920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r>
              <w:rPr>
                <w:noProof/>
                <w:lang w:eastAsia="id-ID"/>
              </w:rPr>
              <w:drawing>
                <wp:inline distT="0" distB="0" distL="0" distR="0" wp14:anchorId="665A3D9A" wp14:editId="2EFA1E94">
                  <wp:extent cx="2353310" cy="1888365"/>
                  <wp:effectExtent l="0" t="0" r="889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24720" cy="194566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49" w:type="dxa"/>
          </w:tcPr>
          <w:p w:rsidR="00462993" w:rsidRDefault="00462993" w:rsidP="001920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1494DA52" wp14:editId="2D884A9D">
                  <wp:extent cx="2498030" cy="1878816"/>
                  <wp:effectExtent l="0" t="0" r="0" b="7620"/>
                  <wp:docPr id="2" name="Picture 2" descr="pengaduk semen, bangunan, semen | Pikist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pengaduk semen, bangunan, semen | Pikist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40215" cy="191054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462993" w:rsidRDefault="00462993" w:rsidP="00462993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tbl>
      <w:tblPr>
        <w:tblStyle w:val="TableGrid"/>
        <w:tblW w:w="8046" w:type="dxa"/>
        <w:tblLayout w:type="fixed"/>
        <w:tblLook w:val="04A0" w:firstRow="1" w:lastRow="0" w:firstColumn="1" w:lastColumn="0" w:noHBand="0" w:noVBand="1"/>
      </w:tblPr>
      <w:tblGrid>
        <w:gridCol w:w="4010"/>
        <w:gridCol w:w="4036"/>
      </w:tblGrid>
      <w:tr w:rsidR="00462993" w:rsidTr="00192062">
        <w:tc>
          <w:tcPr>
            <w:tcW w:w="4010" w:type="dxa"/>
          </w:tcPr>
          <w:p w:rsidR="00462993" w:rsidRPr="00CE4D73" w:rsidRDefault="00462993" w:rsidP="00462993">
            <w:pPr>
              <w:pStyle w:val="ListParagraph"/>
              <w:numPr>
                <w:ilvl w:val="2"/>
                <w:numId w:val="1"/>
              </w:numPr>
              <w:ind w:left="1134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Alat</w:t>
            </w:r>
            <w:proofErr w:type="spellEnd"/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Uji</w:t>
            </w:r>
            <w:proofErr w:type="spellEnd"/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Gradasi</w:t>
            </w:r>
            <w:proofErr w:type="spellEnd"/>
          </w:p>
        </w:tc>
        <w:tc>
          <w:tcPr>
            <w:tcW w:w="4036" w:type="dxa"/>
          </w:tcPr>
          <w:p w:rsidR="00462993" w:rsidRPr="00CE4D73" w:rsidRDefault="00462993" w:rsidP="00462993">
            <w:pPr>
              <w:pStyle w:val="ListParagraph"/>
              <w:numPr>
                <w:ilvl w:val="2"/>
                <w:numId w:val="1"/>
              </w:numPr>
              <w:ind w:left="1662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esin</w:t>
            </w:r>
            <w:proofErr w:type="spellEnd"/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r w:rsidRPr="00CE4D73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Mixer</w:t>
            </w:r>
          </w:p>
        </w:tc>
      </w:tr>
    </w:tbl>
    <w:p w:rsidR="00462993" w:rsidRDefault="00462993" w:rsidP="00462993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076"/>
        <w:gridCol w:w="4077"/>
      </w:tblGrid>
      <w:tr w:rsidR="00462993" w:rsidTr="00192062">
        <w:tc>
          <w:tcPr>
            <w:tcW w:w="4076" w:type="dxa"/>
          </w:tcPr>
          <w:p w:rsidR="00462993" w:rsidRDefault="00462993" w:rsidP="001920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57DD13DC" wp14:editId="574FBCE1">
                  <wp:extent cx="2361565" cy="1661961"/>
                  <wp:effectExtent l="0" t="0" r="635" b="0"/>
                  <wp:docPr id="3" name="Picture 3" descr="27 BAB III KONSEP RANCANGAN PENELITIAN A. Jenis Penelitian ini termasuk ke  dalam jenis eksperimen yang terdiri dari beberapa tah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27 BAB III KONSEP RANCANGAN PENELITIAN A. Jenis Penelitian ini termasuk ke  dalam jenis eksperimen yang terdiri dari beberapa tah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65747" cy="166490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077" w:type="dxa"/>
          </w:tcPr>
          <w:p w:rsidR="00462993" w:rsidRDefault="00462993" w:rsidP="001920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187254F8" wp14:editId="75326A8F">
                  <wp:extent cx="2423111" cy="1656272"/>
                  <wp:effectExtent l="0" t="0" r="0" b="127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9" name="Picture 79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62265" cy="16830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462993" w:rsidRPr="00F07B4A" w:rsidRDefault="00462993" w:rsidP="00462993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TableGrid"/>
        <w:tblW w:w="8046" w:type="dxa"/>
        <w:tblLook w:val="04A0" w:firstRow="1" w:lastRow="0" w:firstColumn="1" w:lastColumn="0" w:noHBand="0" w:noVBand="1"/>
      </w:tblPr>
      <w:tblGrid>
        <w:gridCol w:w="4077"/>
        <w:gridCol w:w="3969"/>
      </w:tblGrid>
      <w:tr w:rsidR="00462993" w:rsidTr="00192062">
        <w:tc>
          <w:tcPr>
            <w:tcW w:w="4077" w:type="dxa"/>
          </w:tcPr>
          <w:p w:rsidR="00462993" w:rsidRPr="00CE4D73" w:rsidRDefault="00462993" w:rsidP="00462993">
            <w:pPr>
              <w:pStyle w:val="ListParagraph"/>
              <w:numPr>
                <w:ilvl w:val="2"/>
                <w:numId w:val="1"/>
              </w:numPr>
              <w:ind w:left="156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E4D73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Cawan</w:t>
            </w:r>
            <w:proofErr w:type="spellEnd"/>
          </w:p>
        </w:tc>
        <w:tc>
          <w:tcPr>
            <w:tcW w:w="3969" w:type="dxa"/>
          </w:tcPr>
          <w:p w:rsidR="00462993" w:rsidRPr="00CE4D73" w:rsidRDefault="00462993" w:rsidP="00462993">
            <w:pPr>
              <w:pStyle w:val="ListParagraph"/>
              <w:numPr>
                <w:ilvl w:val="2"/>
                <w:numId w:val="1"/>
              </w:numPr>
              <w:ind w:left="1604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Kompor</w:t>
            </w:r>
            <w:proofErr w:type="spellEnd"/>
          </w:p>
        </w:tc>
      </w:tr>
    </w:tbl>
    <w:p w:rsidR="00462993" w:rsidRDefault="00462993" w:rsidP="00462993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076"/>
        <w:gridCol w:w="4077"/>
      </w:tblGrid>
      <w:tr w:rsidR="00462993" w:rsidTr="00192062">
        <w:tc>
          <w:tcPr>
            <w:tcW w:w="4076" w:type="dxa"/>
          </w:tcPr>
          <w:p w:rsidR="00462993" w:rsidRDefault="00462993" w:rsidP="001920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2A5B08FC" wp14:editId="01748205">
                  <wp:extent cx="2405941" cy="1556744"/>
                  <wp:effectExtent l="0" t="0" r="0" b="5715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55702" cy="15889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077" w:type="dxa"/>
          </w:tcPr>
          <w:p w:rsidR="00462993" w:rsidRDefault="00462993" w:rsidP="001920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1247C187" wp14:editId="65D820F2">
                  <wp:extent cx="2422525" cy="1565910"/>
                  <wp:effectExtent l="0" t="0" r="0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63499" cy="159239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462993" w:rsidRPr="00F07B4A" w:rsidRDefault="00462993" w:rsidP="00462993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TableGrid"/>
        <w:tblW w:w="8153" w:type="dxa"/>
        <w:tblLook w:val="04A0" w:firstRow="1" w:lastRow="0" w:firstColumn="1" w:lastColumn="0" w:noHBand="0" w:noVBand="1"/>
      </w:tblPr>
      <w:tblGrid>
        <w:gridCol w:w="4419"/>
        <w:gridCol w:w="3734"/>
      </w:tblGrid>
      <w:tr w:rsidR="00462993" w:rsidTr="00192062">
        <w:tc>
          <w:tcPr>
            <w:tcW w:w="4361" w:type="dxa"/>
          </w:tcPr>
          <w:p w:rsidR="00462993" w:rsidRPr="00CE4D73" w:rsidRDefault="00462993" w:rsidP="00462993">
            <w:pPr>
              <w:pStyle w:val="ListParagraph"/>
              <w:numPr>
                <w:ilvl w:val="2"/>
                <w:numId w:val="1"/>
              </w:numPr>
              <w:ind w:left="1560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proofErr w:type="spellStart"/>
            <w:r w:rsidRPr="00CE4D73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Neraca</w:t>
            </w:r>
            <w:proofErr w:type="spellEnd"/>
            <w:r w:rsidRPr="00CE4D73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E4D73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Dgital</w:t>
            </w:r>
            <w:proofErr w:type="spellEnd"/>
          </w:p>
        </w:tc>
        <w:tc>
          <w:tcPr>
            <w:tcW w:w="3685" w:type="dxa"/>
          </w:tcPr>
          <w:p w:rsidR="00462993" w:rsidRPr="00CE4D73" w:rsidRDefault="00462993" w:rsidP="00462993">
            <w:pPr>
              <w:pStyle w:val="ListParagraph"/>
              <w:numPr>
                <w:ilvl w:val="2"/>
                <w:numId w:val="1"/>
              </w:numPr>
              <w:ind w:left="1307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A607C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Slump Test</w:t>
            </w:r>
          </w:p>
        </w:tc>
      </w:tr>
    </w:tbl>
    <w:p w:rsidR="00462993" w:rsidRDefault="00462993" w:rsidP="00462993">
      <w:pPr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8153" w:type="dxa"/>
        <w:tblLook w:val="04A0" w:firstRow="1" w:lastRow="0" w:firstColumn="1" w:lastColumn="0" w:noHBand="0" w:noVBand="1"/>
      </w:tblPr>
      <w:tblGrid>
        <w:gridCol w:w="4176"/>
        <w:gridCol w:w="3977"/>
      </w:tblGrid>
      <w:tr w:rsidR="00462993" w:rsidRPr="00462993" w:rsidTr="00192062">
        <w:tc>
          <w:tcPr>
            <w:tcW w:w="4176" w:type="dxa"/>
          </w:tcPr>
          <w:p w:rsidR="00462993" w:rsidRPr="00462993" w:rsidRDefault="00462993" w:rsidP="00462993">
            <w:pPr>
              <w:rPr>
                <w:rFonts w:asciiTheme="majorHAnsi" w:eastAsiaTheme="majorEastAsia" w:hAnsiTheme="majorHAnsi" w:cstheme="majorBidi"/>
                <w:b/>
                <w:bCs/>
                <w:color w:val="4F81BD" w:themeColor="accent1"/>
              </w:rPr>
            </w:pPr>
            <w:r w:rsidRPr="00462993">
              <w:rPr>
                <w:noProof/>
                <w:lang w:eastAsia="id-ID"/>
              </w:rPr>
              <w:lastRenderedPageBreak/>
              <w:drawing>
                <wp:inline distT="0" distB="0" distL="0" distR="0" wp14:anchorId="04DE1DCD" wp14:editId="582A06EE">
                  <wp:extent cx="2497540" cy="2210937"/>
                  <wp:effectExtent l="0" t="0" r="0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06245" cy="221864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977" w:type="dxa"/>
          </w:tcPr>
          <w:p w:rsidR="00462993" w:rsidRPr="00462993" w:rsidRDefault="00462993" w:rsidP="00462993">
            <w:pPr>
              <w:rPr>
                <w:rFonts w:asciiTheme="majorHAnsi" w:eastAsiaTheme="majorEastAsia" w:hAnsiTheme="majorHAnsi" w:cstheme="majorBidi"/>
                <w:b/>
                <w:bCs/>
                <w:color w:val="4F81BD" w:themeColor="accent1"/>
              </w:rPr>
            </w:pPr>
            <w:r w:rsidRPr="00462993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6AED8C6C" wp14:editId="36310D03">
                  <wp:extent cx="2202016" cy="2210463"/>
                  <wp:effectExtent l="0" t="0" r="8255" b="0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53269" cy="2261913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462993" w:rsidRPr="00462993" w:rsidRDefault="00462993" w:rsidP="00462993">
      <w:pPr>
        <w:spacing w:line="240" w:lineRule="auto"/>
        <w:rPr>
          <w:rFonts w:asciiTheme="majorHAnsi" w:eastAsiaTheme="majorEastAsia" w:hAnsiTheme="majorHAnsi" w:cstheme="majorBidi"/>
          <w:b/>
          <w:bCs/>
          <w:color w:val="4F81BD" w:themeColor="accent1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076"/>
        <w:gridCol w:w="4077"/>
      </w:tblGrid>
      <w:tr w:rsidR="00462993" w:rsidRPr="00462993" w:rsidTr="00192062">
        <w:tc>
          <w:tcPr>
            <w:tcW w:w="4076" w:type="dxa"/>
          </w:tcPr>
          <w:p w:rsidR="00462993" w:rsidRPr="00462993" w:rsidRDefault="00462993" w:rsidP="00462993">
            <w:pPr>
              <w:numPr>
                <w:ilvl w:val="2"/>
                <w:numId w:val="1"/>
              </w:numPr>
              <w:ind w:left="1276"/>
              <w:contextualSpacing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462993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Alat Uji Kuat Tekan</w:t>
            </w:r>
          </w:p>
        </w:tc>
        <w:tc>
          <w:tcPr>
            <w:tcW w:w="4077" w:type="dxa"/>
          </w:tcPr>
          <w:p w:rsidR="00462993" w:rsidRPr="00462993" w:rsidRDefault="00462993" w:rsidP="00462993">
            <w:pPr>
              <w:numPr>
                <w:ilvl w:val="2"/>
                <w:numId w:val="1"/>
              </w:numPr>
              <w:ind w:left="873"/>
              <w:contextualSpacing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46299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etakan</w:t>
            </w:r>
            <w:proofErr w:type="spellEnd"/>
            <w:r w:rsidRPr="0046299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6299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ilinder</w:t>
            </w:r>
            <w:proofErr w:type="spellEnd"/>
            <w:r w:rsidRPr="0046299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6299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ton</w:t>
            </w:r>
            <w:proofErr w:type="spellEnd"/>
          </w:p>
        </w:tc>
      </w:tr>
    </w:tbl>
    <w:p w:rsidR="00462993" w:rsidRPr="00462993" w:rsidRDefault="00462993" w:rsidP="00462993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076"/>
        <w:gridCol w:w="4077"/>
      </w:tblGrid>
      <w:tr w:rsidR="00462993" w:rsidRPr="00462993" w:rsidTr="00192062">
        <w:tc>
          <w:tcPr>
            <w:tcW w:w="4076" w:type="dxa"/>
          </w:tcPr>
          <w:p w:rsidR="00462993" w:rsidRPr="00462993" w:rsidRDefault="00462993" w:rsidP="00462993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62993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6E184F9D" wp14:editId="35B33059">
                  <wp:extent cx="2432649" cy="1754115"/>
                  <wp:effectExtent l="0" t="0" r="6350" b="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86402" cy="179287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077" w:type="dxa"/>
          </w:tcPr>
          <w:p w:rsidR="00462993" w:rsidRPr="00462993" w:rsidRDefault="00462993" w:rsidP="00462993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62993">
              <w:rPr>
                <w:noProof/>
                <w:lang w:eastAsia="id-ID"/>
              </w:rPr>
              <w:drawing>
                <wp:inline distT="0" distB="0" distL="0" distR="0" wp14:anchorId="19C39613" wp14:editId="7F6115EA">
                  <wp:extent cx="2385060" cy="1770199"/>
                  <wp:effectExtent l="0" t="0" r="0" b="1905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20651" cy="179661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462993" w:rsidRPr="00462993" w:rsidRDefault="00462993" w:rsidP="00462993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46299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70"/>
        <w:gridCol w:w="1166"/>
        <w:gridCol w:w="140"/>
        <w:gridCol w:w="1407"/>
        <w:gridCol w:w="2670"/>
      </w:tblGrid>
      <w:tr w:rsidR="00462993" w:rsidRPr="00462993" w:rsidTr="00192062">
        <w:tc>
          <w:tcPr>
            <w:tcW w:w="4076" w:type="dxa"/>
            <w:gridSpan w:val="3"/>
          </w:tcPr>
          <w:p w:rsidR="00462993" w:rsidRPr="00462993" w:rsidRDefault="00462993" w:rsidP="00462993">
            <w:pPr>
              <w:numPr>
                <w:ilvl w:val="2"/>
                <w:numId w:val="1"/>
              </w:numPr>
              <w:ind w:left="1276"/>
              <w:contextualSpacing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6299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ven</w:t>
            </w:r>
          </w:p>
        </w:tc>
        <w:tc>
          <w:tcPr>
            <w:tcW w:w="4077" w:type="dxa"/>
            <w:gridSpan w:val="2"/>
          </w:tcPr>
          <w:p w:rsidR="00462993" w:rsidRPr="00462993" w:rsidRDefault="00462993" w:rsidP="00462993">
            <w:pPr>
              <w:ind w:left="738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6299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10. </w:t>
            </w:r>
            <w:proofErr w:type="spellStart"/>
            <w:r w:rsidRPr="0046299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lat</w:t>
            </w:r>
            <w:proofErr w:type="spellEnd"/>
            <w:r w:rsidRPr="0046299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6299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gorengan</w:t>
            </w:r>
            <w:proofErr w:type="spellEnd"/>
          </w:p>
        </w:tc>
      </w:tr>
      <w:tr w:rsidR="00462993" w:rsidRPr="00462993" w:rsidTr="0019206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gridAfter w:val="3"/>
          <w:wAfter w:w="4217" w:type="dxa"/>
        </w:trPr>
        <w:tc>
          <w:tcPr>
            <w:tcW w:w="3936" w:type="dxa"/>
            <w:gridSpan w:val="2"/>
          </w:tcPr>
          <w:p w:rsidR="00462993" w:rsidRPr="00462993" w:rsidRDefault="00462993" w:rsidP="00462993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</w:tc>
      </w:tr>
      <w:tr w:rsidR="00462993" w:rsidRPr="00462993" w:rsidTr="00192062">
        <w:tc>
          <w:tcPr>
            <w:tcW w:w="2770" w:type="dxa"/>
          </w:tcPr>
          <w:p w:rsidR="00462993" w:rsidRPr="00462993" w:rsidRDefault="00462993" w:rsidP="00462993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462993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64CDFF40" wp14:editId="4DC62A91">
                  <wp:extent cx="1622089" cy="1815153"/>
                  <wp:effectExtent l="0" t="0" r="0" b="0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31393" cy="182556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3" w:type="dxa"/>
            <w:gridSpan w:val="3"/>
          </w:tcPr>
          <w:p w:rsidR="00462993" w:rsidRPr="00462993" w:rsidRDefault="00462993" w:rsidP="00462993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462993">
              <w:rPr>
                <w:rFonts w:ascii="Times New Roman" w:eastAsiaTheme="majorEastAsia" w:hAnsi="Times New Roman" w:cs="Times New Roman"/>
                <w:b/>
                <w:bCs/>
                <w:noProof/>
                <w:color w:val="000000" w:themeColor="text1"/>
                <w:sz w:val="24"/>
                <w:szCs w:val="24"/>
                <w:lang w:eastAsia="id-ID"/>
              </w:rPr>
              <w:drawing>
                <wp:inline distT="0" distB="0" distL="0" distR="0" wp14:anchorId="4DDC6521" wp14:editId="1B2094E2">
                  <wp:extent cx="1583140" cy="1815153"/>
                  <wp:effectExtent l="0" t="0" r="0" b="0"/>
                  <wp:docPr id="12" name="Picture 12" descr="C:\Users\EKA INDAH\OneDrive\Dokumen\IMG-20221030-WA0049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EKA INDAH\OneDrive\Dokumen\IMG-20221030-WA0049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90675" cy="182379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670" w:type="dxa"/>
          </w:tcPr>
          <w:p w:rsidR="00462993" w:rsidRPr="00462993" w:rsidRDefault="00462993" w:rsidP="00462993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462993"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2AF5DA3B" wp14:editId="34C1DCD4">
                  <wp:extent cx="1528549" cy="1815153"/>
                  <wp:effectExtent l="0" t="0" r="0" b="0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55086" cy="184666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462993" w:rsidRPr="00462993" w:rsidRDefault="00462993" w:rsidP="00462993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17"/>
        <w:gridCol w:w="2718"/>
        <w:gridCol w:w="2718"/>
      </w:tblGrid>
      <w:tr w:rsidR="00462993" w:rsidRPr="00462993" w:rsidTr="00192062">
        <w:tc>
          <w:tcPr>
            <w:tcW w:w="2717" w:type="dxa"/>
          </w:tcPr>
          <w:p w:rsidR="00462993" w:rsidRPr="00462993" w:rsidRDefault="00462993" w:rsidP="00462993">
            <w:pPr>
              <w:numPr>
                <w:ilvl w:val="0"/>
                <w:numId w:val="2"/>
              </w:numPr>
              <w:ind w:left="567"/>
              <w:contextualSpacing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462993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Uji Kadar Lumpur Agregat Halus</w:t>
            </w:r>
          </w:p>
        </w:tc>
        <w:tc>
          <w:tcPr>
            <w:tcW w:w="2718" w:type="dxa"/>
          </w:tcPr>
          <w:p w:rsidR="00462993" w:rsidRPr="00462993" w:rsidRDefault="00462993" w:rsidP="00462993">
            <w:pPr>
              <w:numPr>
                <w:ilvl w:val="0"/>
                <w:numId w:val="2"/>
              </w:numPr>
              <w:ind w:left="982"/>
              <w:contextualSpacing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462993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Uji SSD</w:t>
            </w:r>
          </w:p>
        </w:tc>
        <w:tc>
          <w:tcPr>
            <w:tcW w:w="2718" w:type="dxa"/>
          </w:tcPr>
          <w:p w:rsidR="00462993" w:rsidRPr="00462993" w:rsidRDefault="00462993" w:rsidP="00462993">
            <w:pPr>
              <w:numPr>
                <w:ilvl w:val="0"/>
                <w:numId w:val="2"/>
              </w:numPr>
              <w:ind w:left="377"/>
              <w:contextualSpacing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462993">
              <w:rPr>
                <w:rFonts w:ascii="Times New Roman" w:hAnsi="Times New Roman" w:cs="Times New Roman"/>
                <w:noProof/>
                <w:sz w:val="24"/>
                <w:szCs w:val="24"/>
              </w:rPr>
              <w:t>Uji berat Jenis Agregat Kasar</w:t>
            </w:r>
          </w:p>
        </w:tc>
      </w:tr>
    </w:tbl>
    <w:p w:rsidR="00462993" w:rsidRPr="00462993" w:rsidRDefault="00462993" w:rsidP="00462993">
      <w:pPr>
        <w:spacing w:line="240" w:lineRule="auto"/>
        <w:rPr>
          <w:rFonts w:ascii="Times New Roman" w:hAnsi="Times New Roman" w:cs="Times New Roman"/>
          <w:b/>
          <w:bCs/>
          <w:noProof/>
          <w:sz w:val="24"/>
          <w:szCs w:val="24"/>
        </w:rPr>
      </w:pPr>
      <w:r w:rsidRPr="00462993">
        <w:rPr>
          <w:rFonts w:ascii="Times New Roman" w:hAnsi="Times New Roman" w:cs="Times New Roman"/>
          <w:b/>
          <w:bCs/>
          <w:sz w:val="24"/>
          <w:szCs w:val="24"/>
          <w:lang w:val="en-US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36"/>
        <w:gridCol w:w="2709"/>
        <w:gridCol w:w="2712"/>
      </w:tblGrid>
      <w:tr w:rsidR="00462993" w:rsidTr="00192062">
        <w:tc>
          <w:tcPr>
            <w:tcW w:w="2717" w:type="dxa"/>
          </w:tcPr>
          <w:p w:rsidR="00462993" w:rsidRDefault="00462993" w:rsidP="00192062">
            <w:pP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noProof/>
                <w:lang w:eastAsia="id-ID"/>
              </w:rPr>
              <w:lastRenderedPageBreak/>
              <w:drawing>
                <wp:inline distT="0" distB="0" distL="0" distR="0" wp14:anchorId="1CBA7153" wp14:editId="379A3FFD">
                  <wp:extent cx="1596788" cy="1801505"/>
                  <wp:effectExtent l="0" t="0" r="3810" b="8255"/>
                  <wp:docPr id="14" name="Picture 14" descr="C:\Users\EKA INDAH\AppData\Local\Microsoft\Windows\INetCache\Content.Word\IMG-20221031-WA0037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EKA INDAH\AppData\Local\Microsoft\Windows\INetCache\Content.Word\IMG-20221031-WA0037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98489" cy="180342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0F4D63E0" wp14:editId="26FD3050">
                  <wp:extent cx="1514902" cy="1801504"/>
                  <wp:effectExtent l="0" t="0" r="9525" b="8255"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27889" cy="1816948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7B22C9DF" wp14:editId="00A777A3">
                  <wp:extent cx="1546977" cy="1801505"/>
                  <wp:effectExtent l="0" t="0" r="0" b="8255"/>
                  <wp:docPr id="16" name="Picture 16" descr="C:\Users\EKA INDAH\AppData\Local\Microsoft\Windows\INetCache\Content.Word\IMG_20220620_114614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 descr="C:\Users\EKA INDAH\AppData\Local\Microsoft\Windows\INetCache\Content.Word\IMG_20220620_114614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68647" cy="18267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462993" w:rsidRDefault="00462993" w:rsidP="00462993">
      <w:pPr>
        <w:spacing w:line="240" w:lineRule="auto"/>
        <w:rPr>
          <w:rFonts w:ascii="Times New Roman" w:eastAsiaTheme="majorEastAsia" w:hAnsi="Times New Roman" w:cs="Times New Roman"/>
          <w:b/>
          <w:bCs/>
          <w:noProof/>
          <w:color w:val="000000" w:themeColor="text1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17"/>
        <w:gridCol w:w="2718"/>
        <w:gridCol w:w="2718"/>
      </w:tblGrid>
      <w:tr w:rsidR="00462993" w:rsidTr="00192062">
        <w:tc>
          <w:tcPr>
            <w:tcW w:w="2717" w:type="dxa"/>
          </w:tcPr>
          <w:p w:rsidR="00462993" w:rsidRPr="007D4AD7" w:rsidRDefault="00462993" w:rsidP="00462993">
            <w:pPr>
              <w:pStyle w:val="ListParagraph"/>
              <w:numPr>
                <w:ilvl w:val="0"/>
                <w:numId w:val="2"/>
              </w:numPr>
              <w:ind w:left="284"/>
              <w:rPr>
                <w:rFonts w:ascii="Times New Roman" w:eastAsiaTheme="majorEastAsia" w:hAnsi="Times New Roman" w:cs="Times New Roman"/>
                <w:b/>
                <w:bCs/>
                <w:noProof/>
                <w:color w:val="000000" w:themeColor="text1"/>
                <w:sz w:val="24"/>
                <w:szCs w:val="24"/>
              </w:rPr>
            </w:pPr>
            <w:r w:rsidRPr="007D4AD7">
              <w:rPr>
                <w:rFonts w:ascii="Times New Roman" w:hAnsi="Times New Roman" w:cs="Times New Roman"/>
                <w:bCs/>
                <w:sz w:val="24"/>
                <w:szCs w:val="24"/>
              </w:rPr>
              <w:t>Pengujian Berat Jenis Agregar Halus</w:t>
            </w:r>
          </w:p>
        </w:tc>
        <w:tc>
          <w:tcPr>
            <w:tcW w:w="2718" w:type="dxa"/>
          </w:tcPr>
          <w:p w:rsidR="00462993" w:rsidRPr="007D4AD7" w:rsidRDefault="00462993" w:rsidP="00462993">
            <w:pPr>
              <w:pStyle w:val="ListParagraph"/>
              <w:numPr>
                <w:ilvl w:val="0"/>
                <w:numId w:val="2"/>
              </w:numPr>
              <w:ind w:left="263"/>
              <w:rPr>
                <w:rFonts w:ascii="Times New Roman" w:eastAsiaTheme="majorEastAsia" w:hAnsi="Times New Roman" w:cs="Times New Roman"/>
                <w:b/>
                <w:bCs/>
                <w:noProof/>
                <w:color w:val="000000" w:themeColor="text1"/>
                <w:sz w:val="24"/>
                <w:szCs w:val="24"/>
              </w:rPr>
            </w:pPr>
            <w:r w:rsidRPr="007D4AD7">
              <w:rPr>
                <w:rFonts w:ascii="Times New Roman" w:hAnsi="Times New Roman" w:cs="Times New Roman"/>
                <w:bCs/>
                <w:sz w:val="24"/>
                <w:szCs w:val="24"/>
              </w:rPr>
              <w:t>Pengujian Berat Isi Agregat Halus</w:t>
            </w:r>
          </w:p>
        </w:tc>
        <w:tc>
          <w:tcPr>
            <w:tcW w:w="2718" w:type="dxa"/>
          </w:tcPr>
          <w:p w:rsidR="00462993" w:rsidRPr="007D4AD7" w:rsidRDefault="00462993" w:rsidP="00462993">
            <w:pPr>
              <w:pStyle w:val="ListParagraph"/>
              <w:numPr>
                <w:ilvl w:val="0"/>
                <w:numId w:val="2"/>
              </w:numPr>
              <w:ind w:left="235"/>
              <w:rPr>
                <w:rFonts w:ascii="Times New Roman" w:eastAsiaTheme="majorEastAsia" w:hAnsi="Times New Roman" w:cs="Times New Roman"/>
                <w:b/>
                <w:bCs/>
                <w:noProof/>
                <w:color w:val="000000" w:themeColor="text1"/>
                <w:sz w:val="24"/>
                <w:szCs w:val="24"/>
              </w:rPr>
            </w:pPr>
            <w:r w:rsidRPr="007D4AD7">
              <w:rPr>
                <w:rFonts w:ascii="Times New Roman" w:hAnsi="Times New Roman" w:cs="Times New Roman"/>
                <w:bCs/>
                <w:sz w:val="24"/>
                <w:szCs w:val="24"/>
              </w:rPr>
              <w:t>Pengujian Kadar Lumpur Agregat Kasar</w:t>
            </w:r>
          </w:p>
        </w:tc>
      </w:tr>
    </w:tbl>
    <w:p w:rsidR="00462993" w:rsidRPr="007D4AD7" w:rsidRDefault="00462993" w:rsidP="00462993">
      <w:pPr>
        <w:spacing w:line="240" w:lineRule="auto"/>
        <w:rPr>
          <w:rFonts w:ascii="Times New Roman" w:eastAsiaTheme="majorEastAsia" w:hAnsi="Times New Roman" w:cs="Times New Roman"/>
          <w:b/>
          <w:bCs/>
          <w:noProof/>
          <w:color w:val="000000" w:themeColor="text1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64"/>
        <w:gridCol w:w="2710"/>
        <w:gridCol w:w="2683"/>
      </w:tblGrid>
      <w:tr w:rsidR="00462993" w:rsidTr="00192062">
        <w:tc>
          <w:tcPr>
            <w:tcW w:w="2762" w:type="dxa"/>
          </w:tcPr>
          <w:p w:rsidR="00462993" w:rsidRDefault="00462993" w:rsidP="001920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6CDE22C8" wp14:editId="20E9393C">
                  <wp:extent cx="1621155" cy="2098683"/>
                  <wp:effectExtent l="0" t="0" r="0" b="0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56058" cy="2143867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09" w:type="dxa"/>
          </w:tcPr>
          <w:p w:rsidR="00462993" w:rsidRDefault="00462993" w:rsidP="001920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3B4870DF" wp14:editId="651EFE71">
                  <wp:extent cx="1586865" cy="2086800"/>
                  <wp:effectExtent l="0" t="0" r="0" b="8890"/>
                  <wp:docPr id="18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05292" cy="2111032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682" w:type="dxa"/>
          </w:tcPr>
          <w:p w:rsidR="00462993" w:rsidRDefault="00462993" w:rsidP="001920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29C2B00B" wp14:editId="2CE86DE3">
                  <wp:extent cx="1569720" cy="2099036"/>
                  <wp:effectExtent l="0" t="0" r="0" b="0"/>
                  <wp:docPr id="19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95385" cy="213335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462993" w:rsidRDefault="00462993" w:rsidP="00462993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17"/>
        <w:gridCol w:w="2718"/>
        <w:gridCol w:w="2718"/>
      </w:tblGrid>
      <w:tr w:rsidR="00462993" w:rsidTr="00192062">
        <w:tc>
          <w:tcPr>
            <w:tcW w:w="2717" w:type="dxa"/>
          </w:tcPr>
          <w:p w:rsidR="00462993" w:rsidRPr="007D4AD7" w:rsidRDefault="00462993" w:rsidP="00462993">
            <w:pPr>
              <w:pStyle w:val="ListParagraph"/>
              <w:numPr>
                <w:ilvl w:val="0"/>
                <w:numId w:val="2"/>
              </w:numPr>
              <w:ind w:left="709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D4AD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ji</w:t>
            </w:r>
            <w:proofErr w:type="spellEnd"/>
            <w:r w:rsidRPr="007D4AD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Kadar Air</w:t>
            </w:r>
          </w:p>
        </w:tc>
        <w:tc>
          <w:tcPr>
            <w:tcW w:w="2718" w:type="dxa"/>
          </w:tcPr>
          <w:p w:rsidR="00462993" w:rsidRPr="007D4AD7" w:rsidRDefault="00462993" w:rsidP="00462993">
            <w:pPr>
              <w:pStyle w:val="ListParagraph"/>
              <w:numPr>
                <w:ilvl w:val="0"/>
                <w:numId w:val="2"/>
              </w:numPr>
              <w:ind w:left="82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D4AD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ji</w:t>
            </w:r>
            <w:proofErr w:type="spellEnd"/>
            <w:r w:rsidRPr="007D4AD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D4AD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radasi</w:t>
            </w:r>
            <w:proofErr w:type="spellEnd"/>
          </w:p>
        </w:tc>
        <w:tc>
          <w:tcPr>
            <w:tcW w:w="2718" w:type="dxa"/>
          </w:tcPr>
          <w:p w:rsidR="00462993" w:rsidRPr="007D4AD7" w:rsidRDefault="00462993" w:rsidP="00462993">
            <w:pPr>
              <w:pStyle w:val="ListParagraph"/>
              <w:numPr>
                <w:ilvl w:val="0"/>
                <w:numId w:val="2"/>
              </w:numPr>
              <w:ind w:left="802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D4AD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ji</w:t>
            </w:r>
            <w:proofErr w:type="spellEnd"/>
            <w:r w:rsidRPr="007D4AD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D4AD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brasi</w:t>
            </w:r>
            <w:proofErr w:type="spellEnd"/>
          </w:p>
        </w:tc>
      </w:tr>
    </w:tbl>
    <w:p w:rsidR="00462993" w:rsidRPr="00121F9E" w:rsidRDefault="00462993" w:rsidP="00462993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:rsidR="00462993" w:rsidRDefault="00462993" w:rsidP="004629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spacing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eastAsia="id-ID"/>
        </w:rPr>
        <w:drawing>
          <wp:inline distT="0" distB="0" distL="0" distR="0" wp14:anchorId="4977FBF6" wp14:editId="1B09EE60">
            <wp:extent cx="1597660" cy="2106359"/>
            <wp:effectExtent l="0" t="0" r="2540" b="825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02523" cy="21127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  </w: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eastAsia="id-ID"/>
        </w:rPr>
        <w:drawing>
          <wp:inline distT="0" distB="0" distL="0" distR="0" wp14:anchorId="670AA2D4" wp14:editId="1E158392">
            <wp:extent cx="1576180" cy="2101573"/>
            <wp:effectExtent l="0" t="0" r="508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87097" cy="211612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/>
          <w:bCs/>
          <w:noProof/>
          <w:sz w:val="24"/>
          <w:szCs w:val="24"/>
          <w:lang w:eastAsia="id-ID"/>
        </w:rPr>
        <w:t xml:space="preserve">    </w:t>
      </w:r>
      <w:r>
        <w:rPr>
          <w:rFonts w:ascii="Times New Roman" w:hAnsi="Times New Roman" w:cs="Times New Roman"/>
          <w:b/>
          <w:bCs/>
          <w:noProof/>
          <w:sz w:val="24"/>
          <w:szCs w:val="24"/>
          <w:lang w:eastAsia="id-ID"/>
        </w:rPr>
        <w:drawing>
          <wp:inline distT="0" distB="0" distL="0" distR="0" wp14:anchorId="3A6548BD" wp14:editId="5AA44630">
            <wp:extent cx="1514901" cy="2099279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14901" cy="20992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26"/>
        <w:gridCol w:w="2672"/>
        <w:gridCol w:w="2655"/>
      </w:tblGrid>
      <w:tr w:rsidR="00462993" w:rsidTr="00192062">
        <w:tc>
          <w:tcPr>
            <w:tcW w:w="8153" w:type="dxa"/>
            <w:gridSpan w:val="3"/>
          </w:tcPr>
          <w:p w:rsidR="00462993" w:rsidRPr="007D4AD7" w:rsidRDefault="00462993" w:rsidP="00462993">
            <w:pPr>
              <w:pStyle w:val="ListParagraph"/>
              <w:numPr>
                <w:ilvl w:val="0"/>
                <w:numId w:val="2"/>
              </w:numPr>
              <w:ind w:left="3544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D4AD7">
              <w:rPr>
                <w:rFonts w:ascii="Times New Roman" w:hAnsi="Times New Roman" w:cs="Times New Roman"/>
                <w:bCs/>
                <w:sz w:val="24"/>
                <w:szCs w:val="24"/>
              </w:rPr>
              <w:t>Uji Slump</w:t>
            </w:r>
          </w:p>
        </w:tc>
      </w:tr>
      <w:tr w:rsidR="00462993" w:rsidTr="00462993">
        <w:tc>
          <w:tcPr>
            <w:tcW w:w="2826" w:type="dxa"/>
          </w:tcPr>
          <w:p w:rsidR="00462993" w:rsidRDefault="00462993" w:rsidP="001920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eastAsia="id-ID"/>
              </w:rPr>
              <w:lastRenderedPageBreak/>
              <w:drawing>
                <wp:inline distT="0" distB="0" distL="0" distR="0" wp14:anchorId="46C9C10A" wp14:editId="44FF6B62">
                  <wp:extent cx="1656080" cy="2027207"/>
                  <wp:effectExtent l="0" t="0" r="1270" b="0"/>
                  <wp:docPr id="23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72314" cy="204707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672" w:type="dxa"/>
          </w:tcPr>
          <w:p w:rsidR="00462993" w:rsidRDefault="00462993" w:rsidP="001920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15C764C6" wp14:editId="1D71AF10">
                  <wp:extent cx="1544128" cy="2007235"/>
                  <wp:effectExtent l="0" t="0" r="0" b="0"/>
                  <wp:docPr id="24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66800" cy="2036706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655" w:type="dxa"/>
          </w:tcPr>
          <w:p w:rsidR="00462993" w:rsidRDefault="00462993" w:rsidP="001920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2D55B5F5" wp14:editId="4C3233DF">
                  <wp:extent cx="1526462" cy="2020954"/>
                  <wp:effectExtent l="0" t="0" r="0" b="0"/>
                  <wp:docPr id="25" name="Picture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48704" cy="2050401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462993" w:rsidRPr="007D4AD7" w:rsidRDefault="00462993" w:rsidP="00462993">
      <w:pPr>
        <w:spacing w:line="240" w:lineRule="auto"/>
        <w:rPr>
          <w:rFonts w:ascii="Times New Roman" w:hAnsi="Times New Roman" w:cs="Times New Roman"/>
          <w:bCs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17"/>
        <w:gridCol w:w="2718"/>
        <w:gridCol w:w="2718"/>
      </w:tblGrid>
      <w:tr w:rsidR="00462993" w:rsidRPr="007D4AD7" w:rsidTr="00192062">
        <w:tc>
          <w:tcPr>
            <w:tcW w:w="2717" w:type="dxa"/>
          </w:tcPr>
          <w:p w:rsidR="00462993" w:rsidRPr="007D4AD7" w:rsidRDefault="00462993" w:rsidP="00462993">
            <w:pPr>
              <w:pStyle w:val="ListParagraph"/>
              <w:numPr>
                <w:ilvl w:val="0"/>
                <w:numId w:val="2"/>
              </w:numPr>
              <w:ind w:left="-142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D4AD7">
              <w:rPr>
                <w:rFonts w:ascii="Times New Roman" w:hAnsi="Times New Roman" w:cs="Times New Roman"/>
                <w:bCs/>
                <w:sz w:val="24"/>
                <w:szCs w:val="24"/>
              </w:rPr>
              <w:t>Air Kelapa</w:t>
            </w:r>
          </w:p>
        </w:tc>
        <w:tc>
          <w:tcPr>
            <w:tcW w:w="2718" w:type="dxa"/>
          </w:tcPr>
          <w:p w:rsidR="00462993" w:rsidRPr="007D4AD7" w:rsidRDefault="00462993" w:rsidP="00462993">
            <w:pPr>
              <w:pStyle w:val="ListParagraph"/>
              <w:numPr>
                <w:ilvl w:val="0"/>
                <w:numId w:val="2"/>
              </w:numPr>
              <w:ind w:left="3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D4AD7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Air Tebu </w:t>
            </w:r>
          </w:p>
        </w:tc>
        <w:tc>
          <w:tcPr>
            <w:tcW w:w="2718" w:type="dxa"/>
          </w:tcPr>
          <w:p w:rsidR="00462993" w:rsidRPr="007D4AD7" w:rsidRDefault="00462993" w:rsidP="00462993">
            <w:pPr>
              <w:pStyle w:val="ListParagraph"/>
              <w:numPr>
                <w:ilvl w:val="0"/>
                <w:numId w:val="2"/>
              </w:numPr>
              <w:ind w:left="661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7D4AD7">
              <w:rPr>
                <w:rFonts w:ascii="Times New Roman" w:hAnsi="Times New Roman" w:cs="Times New Roman"/>
                <w:bCs/>
                <w:sz w:val="24"/>
                <w:szCs w:val="24"/>
              </w:rPr>
              <w:t>Air Leri</w:t>
            </w:r>
          </w:p>
        </w:tc>
      </w:tr>
    </w:tbl>
    <w:p w:rsidR="00462993" w:rsidRDefault="0046299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462993" w:rsidRDefault="00462993" w:rsidP="00462993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462993" w:rsidRDefault="00462993" w:rsidP="00462993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LAMPIRAN</w:t>
      </w:r>
    </w:p>
    <w:p w:rsidR="00462993" w:rsidRDefault="00462993" w:rsidP="00462993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UJI KUAT TEKAN BET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19"/>
        <w:gridCol w:w="2674"/>
        <w:gridCol w:w="2664"/>
      </w:tblGrid>
      <w:tr w:rsidR="00462993" w:rsidTr="00192062">
        <w:tc>
          <w:tcPr>
            <w:tcW w:w="2717" w:type="dxa"/>
          </w:tcPr>
          <w:p w:rsidR="00462993" w:rsidRDefault="00462993" w:rsidP="00192062">
            <w:pPr>
              <w:spacing w:before="120" w:after="120"/>
              <w:ind w:left="113" w:right="28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46E90682" wp14:editId="74AB7667">
                  <wp:extent cx="1466154" cy="1963196"/>
                  <wp:effectExtent l="0" t="0" r="1270" b="0"/>
                  <wp:docPr id="2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flipH="1">
                            <a:off x="0" y="0"/>
                            <a:ext cx="1502700" cy="201213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70EA41B4" wp14:editId="65E792FF">
                  <wp:extent cx="1397094" cy="1990725"/>
                  <wp:effectExtent l="0" t="0" r="0" b="0"/>
                  <wp:docPr id="27" name="Picture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flipH="1">
                            <a:off x="0" y="0"/>
                            <a:ext cx="1431329" cy="203950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7FFF1D2B" wp14:editId="790F0755">
                  <wp:extent cx="1390650" cy="2000250"/>
                  <wp:effectExtent l="0" t="0" r="0" b="0"/>
                  <wp:docPr id="28" name="Picture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21075" cy="204401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62993" w:rsidTr="00192062">
        <w:tc>
          <w:tcPr>
            <w:tcW w:w="2717" w:type="dxa"/>
          </w:tcPr>
          <w:p w:rsidR="00462993" w:rsidRDefault="00462993" w:rsidP="00192062">
            <w:pPr>
              <w:spacing w:before="120" w:after="120"/>
              <w:ind w:left="113" w:right="28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50994CBA" wp14:editId="2421575C">
                  <wp:extent cx="1514475" cy="2062975"/>
                  <wp:effectExtent l="0" t="0" r="0" b="0"/>
                  <wp:docPr id="29" name="Picture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45984" cy="21058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2E212B75" wp14:editId="498CE279">
                  <wp:extent cx="1416423" cy="2060575"/>
                  <wp:effectExtent l="0" t="0" r="0" b="0"/>
                  <wp:docPr id="30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43108" cy="20993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3CD913EC" wp14:editId="6EDE2803">
                  <wp:extent cx="1406106" cy="2073275"/>
                  <wp:effectExtent l="0" t="0" r="3810" b="3175"/>
                  <wp:docPr id="31" name="Picture 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52792" cy="214211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62993" w:rsidTr="00192062">
        <w:tc>
          <w:tcPr>
            <w:tcW w:w="2717" w:type="dxa"/>
          </w:tcPr>
          <w:p w:rsidR="00462993" w:rsidRDefault="00462993" w:rsidP="00192062">
            <w:pPr>
              <w:spacing w:before="120" w:after="120"/>
              <w:ind w:left="113" w:right="28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5BB1EEC7" wp14:editId="54223384">
                  <wp:extent cx="1476375" cy="2147570"/>
                  <wp:effectExtent l="0" t="0" r="9525" b="5080"/>
                  <wp:docPr id="32" name="Picture 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78180" cy="21501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3F1F2605" wp14:editId="29026A34">
                  <wp:extent cx="1371600" cy="2147978"/>
                  <wp:effectExtent l="0" t="0" r="0" b="5080"/>
                  <wp:docPr id="33" name="Picture 3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72924" cy="215005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5CB1254E" wp14:editId="12F10811">
                  <wp:extent cx="1389868" cy="2130725"/>
                  <wp:effectExtent l="0" t="0" r="1270" b="3175"/>
                  <wp:docPr id="34" name="Picture 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16053" cy="217086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462993" w:rsidRDefault="00462993" w:rsidP="00462993">
      <w:pPr>
        <w:spacing w:line="240" w:lineRule="auto"/>
        <w:rPr>
          <w:noProof/>
          <w:lang w:val="en-US"/>
        </w:rPr>
      </w:pPr>
      <w:r>
        <w:rPr>
          <w:noProof/>
          <w:lang w:val="en-US"/>
        </w:rPr>
        <w:t xml:space="preserve">                        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153"/>
      </w:tblGrid>
      <w:tr w:rsidR="00462993" w:rsidTr="00192062">
        <w:tc>
          <w:tcPr>
            <w:tcW w:w="8153" w:type="dxa"/>
          </w:tcPr>
          <w:p w:rsidR="00462993" w:rsidRPr="006C35DE" w:rsidRDefault="00462993" w:rsidP="0019206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A0EE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JI KUAT T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EKAN 7 HARI AIR KELAPA, AIR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LERI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&amp; AIR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TEBU</w:t>
            </w:r>
          </w:p>
        </w:tc>
      </w:tr>
    </w:tbl>
    <w:p w:rsidR="00462993" w:rsidRDefault="00462993" w:rsidP="00462993">
      <w:pPr>
        <w:spacing w:line="240" w:lineRule="auto"/>
        <w:rPr>
          <w:noProof/>
          <w:lang w:val="en-US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682"/>
        <w:gridCol w:w="2683"/>
        <w:gridCol w:w="2792"/>
      </w:tblGrid>
      <w:tr w:rsidR="00462993" w:rsidTr="00192062">
        <w:trPr>
          <w:jc w:val="center"/>
        </w:trPr>
        <w:tc>
          <w:tcPr>
            <w:tcW w:w="2717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3C99F6B6" wp14:editId="799A7E7A">
                  <wp:extent cx="1449237" cy="2027539"/>
                  <wp:effectExtent l="0" t="0" r="0" b="0"/>
                  <wp:docPr id="35" name="Picture 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67459" cy="205303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36F310C5" wp14:editId="25D7388C">
                  <wp:extent cx="1449237" cy="2019133"/>
                  <wp:effectExtent l="0" t="0" r="0" b="635"/>
                  <wp:docPr id="36" name="Picture 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flipH="1">
                            <a:off x="0" y="0"/>
                            <a:ext cx="1470037" cy="204811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4CA12AAD" wp14:editId="5DEF0431">
                  <wp:extent cx="1509623" cy="2018008"/>
                  <wp:effectExtent l="0" t="0" r="0" b="1905"/>
                  <wp:docPr id="37" name="Picture 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44734" cy="206494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62993" w:rsidTr="00192062">
        <w:trPr>
          <w:jc w:val="center"/>
        </w:trPr>
        <w:tc>
          <w:tcPr>
            <w:tcW w:w="2717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3580A15F" wp14:editId="22BB7DA0">
                  <wp:extent cx="1431985" cy="2225675"/>
                  <wp:effectExtent l="0" t="0" r="0" b="3175"/>
                  <wp:docPr id="38" name="Picture 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61996" cy="22723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0DCF1AE0" wp14:editId="5D46BC3E">
                  <wp:extent cx="1466491" cy="2204085"/>
                  <wp:effectExtent l="0" t="0" r="635" b="5715"/>
                  <wp:docPr id="39" name="Picture 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96473" cy="224914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7DB0918D" wp14:editId="79CCD82A">
                  <wp:extent cx="1509395" cy="2203306"/>
                  <wp:effectExtent l="0" t="0" r="0" b="6985"/>
                  <wp:docPr id="40" name="Picture 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36915" cy="224347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62993" w:rsidTr="00192062">
        <w:trPr>
          <w:jc w:val="center"/>
        </w:trPr>
        <w:tc>
          <w:tcPr>
            <w:tcW w:w="2717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428DAC88" wp14:editId="5020BF30">
                  <wp:extent cx="1457864" cy="2238268"/>
                  <wp:effectExtent l="0" t="0" r="9525" b="0"/>
                  <wp:docPr id="41" name="Picture 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flipH="1">
                            <a:off x="0" y="0"/>
                            <a:ext cx="1494136" cy="229395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13536FDA" wp14:editId="02F6C8C1">
                  <wp:extent cx="1466215" cy="2230264"/>
                  <wp:effectExtent l="0" t="0" r="635" b="0"/>
                  <wp:docPr id="42" name="Picture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08084" cy="229395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50803D53" wp14:editId="62BD6F3F">
                  <wp:extent cx="1535502" cy="2220595"/>
                  <wp:effectExtent l="0" t="0" r="7620" b="8255"/>
                  <wp:docPr id="43" name="Picture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70713" cy="227151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462993" w:rsidRDefault="00462993" w:rsidP="00462993">
      <w:pPr>
        <w:spacing w:line="240" w:lineRule="auto"/>
        <w:rPr>
          <w:noProof/>
          <w:lang w:val="en-US"/>
        </w:rPr>
      </w:pPr>
      <w:r>
        <w:rPr>
          <w:noProof/>
          <w:lang w:val="en-US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153"/>
      </w:tblGrid>
      <w:tr w:rsidR="00462993" w:rsidTr="00192062">
        <w:tc>
          <w:tcPr>
            <w:tcW w:w="8153" w:type="dxa"/>
          </w:tcPr>
          <w:p w:rsidR="00462993" w:rsidRPr="006C35DE" w:rsidRDefault="00462993" w:rsidP="0019206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87B02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UJI KUAT TEKAN 14 HARI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AIR KELAPA, AIR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LERI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 &amp; AIR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TEBU</w:t>
            </w:r>
          </w:p>
        </w:tc>
      </w:tr>
    </w:tbl>
    <w:p w:rsidR="00462993" w:rsidRDefault="00462993" w:rsidP="00462993">
      <w:pPr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18"/>
        <w:gridCol w:w="2657"/>
        <w:gridCol w:w="2682"/>
      </w:tblGrid>
      <w:tr w:rsidR="00462993" w:rsidTr="00192062">
        <w:tc>
          <w:tcPr>
            <w:tcW w:w="2717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eastAsia="id-ID"/>
              </w:rPr>
              <w:lastRenderedPageBreak/>
              <w:drawing>
                <wp:inline distT="0" distB="0" distL="0" distR="0" wp14:anchorId="28A950FF" wp14:editId="0295214E">
                  <wp:extent cx="1434315" cy="2232938"/>
                  <wp:effectExtent l="0" t="0" r="0" b="0"/>
                  <wp:docPr id="44" name="Picture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60123" cy="227311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2E2B5892" wp14:editId="4FF1AB76">
                  <wp:extent cx="1416423" cy="2228285"/>
                  <wp:effectExtent l="0" t="0" r="0" b="635"/>
                  <wp:docPr id="45" name="Picture 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37328" cy="2261171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054BB738" wp14:editId="44C0A1A8">
                  <wp:extent cx="1449238" cy="2231390"/>
                  <wp:effectExtent l="0" t="0" r="0" b="0"/>
                  <wp:docPr id="46" name="Picture 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83539" cy="2284203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62993" w:rsidTr="00192062">
        <w:tc>
          <w:tcPr>
            <w:tcW w:w="2717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2D067A5B" wp14:editId="6C90C41B">
                  <wp:extent cx="1449070" cy="2122098"/>
                  <wp:effectExtent l="0" t="0" r="0" b="0"/>
                  <wp:docPr id="47" name="Picture 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98950" cy="2195144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08C031DA" wp14:editId="50453D34">
                  <wp:extent cx="1416050" cy="2195830"/>
                  <wp:effectExtent l="0" t="0" r="0" b="0"/>
                  <wp:docPr id="48" name="Picture 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52392" cy="225218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0B49D8E6" wp14:editId="2B129D56">
                  <wp:extent cx="1431985" cy="2191409"/>
                  <wp:effectExtent l="0" t="0" r="0" b="0"/>
                  <wp:docPr id="49" name="Picture 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62031" cy="223739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62993" w:rsidTr="00192062">
        <w:tc>
          <w:tcPr>
            <w:tcW w:w="2717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042AC569" wp14:editId="77E40676">
                  <wp:extent cx="1544129" cy="2180516"/>
                  <wp:effectExtent l="0" t="0" r="0" b="0"/>
                  <wp:docPr id="50" name="Picture 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49393" cy="218794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01D8DB5A" wp14:editId="7763B02F">
                  <wp:extent cx="1431984" cy="2182495"/>
                  <wp:effectExtent l="0" t="0" r="0" b="8255"/>
                  <wp:docPr id="51" name="Picture 5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08156" cy="229858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noProof/>
                <w:sz w:val="24"/>
                <w:szCs w:val="24"/>
                <w:lang w:eastAsia="id-ID"/>
              </w:rPr>
              <w:drawing>
                <wp:inline distT="0" distB="0" distL="0" distR="0" wp14:anchorId="466AE686" wp14:editId="0E1A7F38">
                  <wp:extent cx="1431925" cy="2202693"/>
                  <wp:effectExtent l="0" t="0" r="0" b="7620"/>
                  <wp:docPr id="52" name="Picture 5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67825" cy="2257917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462993" w:rsidRDefault="00462993" w:rsidP="00462993">
      <w:pPr>
        <w:spacing w:line="240" w:lineRule="auto"/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153"/>
      </w:tblGrid>
      <w:tr w:rsidR="00462993" w:rsidTr="00192062">
        <w:tc>
          <w:tcPr>
            <w:tcW w:w="8153" w:type="dxa"/>
          </w:tcPr>
          <w:p w:rsidR="00462993" w:rsidRPr="006C35DE" w:rsidRDefault="00462993" w:rsidP="0019206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87B02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UJI KUAT TEKAN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21</w:t>
            </w:r>
            <w:r w:rsidRPr="00187B02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 HARI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AIR KELAPA, AIR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LERI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 &amp; AIR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TEBU</w:t>
            </w:r>
          </w:p>
        </w:tc>
      </w:tr>
    </w:tbl>
    <w:p w:rsidR="00462993" w:rsidRDefault="0046299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62"/>
        <w:gridCol w:w="2778"/>
        <w:gridCol w:w="2717"/>
      </w:tblGrid>
      <w:tr w:rsidR="00462993" w:rsidTr="00192062">
        <w:tc>
          <w:tcPr>
            <w:tcW w:w="2717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noProof/>
                <w:lang w:eastAsia="id-ID"/>
              </w:rPr>
              <w:lastRenderedPageBreak/>
              <w:drawing>
                <wp:inline distT="0" distB="0" distL="0" distR="0" wp14:anchorId="59E9C661" wp14:editId="786C4B14">
                  <wp:extent cx="1388564" cy="2280063"/>
                  <wp:effectExtent l="0" t="0" r="2540" b="6350"/>
                  <wp:docPr id="53" name="Picture 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22062" cy="233506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6D894848" wp14:editId="46A6E253">
                  <wp:extent cx="1435093" cy="2286898"/>
                  <wp:effectExtent l="0" t="0" r="0" b="0"/>
                  <wp:docPr id="54" name="Picture 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67944" cy="233924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0B4560D9" wp14:editId="7FA11E60">
                  <wp:extent cx="1399540" cy="2298990"/>
                  <wp:effectExtent l="0" t="0" r="0" b="6350"/>
                  <wp:docPr id="55" name="Picture 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31424" cy="23513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62993" w:rsidTr="00192062">
        <w:tc>
          <w:tcPr>
            <w:tcW w:w="2717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631735E5" wp14:editId="0C7B7720">
                  <wp:extent cx="1389380" cy="2208811"/>
                  <wp:effectExtent l="0" t="0" r="1270" b="1270"/>
                  <wp:docPr id="56" name="Picture 5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99432" cy="222479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7795AD6F" wp14:editId="442B7EF9">
                  <wp:extent cx="1460665" cy="2204363"/>
                  <wp:effectExtent l="0" t="0" r="6350" b="5715"/>
                  <wp:docPr id="57" name="Picture 5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88954" cy="22470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53B2F5D7" wp14:editId="138E1BB7">
                  <wp:extent cx="1424845" cy="2214880"/>
                  <wp:effectExtent l="0" t="0" r="4445" b="0"/>
                  <wp:docPr id="58" name="Picture 5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52845" cy="2258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62993" w:rsidTr="00192062">
        <w:tc>
          <w:tcPr>
            <w:tcW w:w="2717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4DC9F074" wp14:editId="571A7C17">
                  <wp:extent cx="1424770" cy="2113808"/>
                  <wp:effectExtent l="0" t="0" r="4445" b="1270"/>
                  <wp:docPr id="59" name="Picture 5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flipH="1">
                            <a:off x="0" y="0"/>
                            <a:ext cx="1457202" cy="216192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2E17520D" wp14:editId="4FB39271">
                  <wp:extent cx="1508125" cy="2125683"/>
                  <wp:effectExtent l="0" t="0" r="0" b="8255"/>
                  <wp:docPr id="60" name="Picture 6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flipH="1">
                            <a:off x="0" y="0"/>
                            <a:ext cx="1562715" cy="220262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18" w:type="dxa"/>
          </w:tcPr>
          <w:p w:rsidR="00462993" w:rsidRDefault="00462993" w:rsidP="00192062">
            <w:pPr>
              <w:spacing w:before="120" w:after="120"/>
              <w:ind w:left="113" w:right="284"/>
              <w:rPr>
                <w:noProof/>
                <w:lang w:val="en-US"/>
              </w:rPr>
            </w:pPr>
            <w:r>
              <w:rPr>
                <w:noProof/>
                <w:lang w:eastAsia="id-ID"/>
              </w:rPr>
              <w:drawing>
                <wp:inline distT="0" distB="0" distL="0" distR="0" wp14:anchorId="3705CB19" wp14:editId="744D53F2">
                  <wp:extent cx="1460439" cy="2125683"/>
                  <wp:effectExtent l="0" t="0" r="6985" b="8255"/>
                  <wp:docPr id="61" name="Picture 6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92604" cy="217249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462993" w:rsidRDefault="00462993" w:rsidP="00462993">
      <w:pPr>
        <w:spacing w:line="240" w:lineRule="auto"/>
        <w:rPr>
          <w:noProof/>
          <w:lang w:val="en-US"/>
        </w:rPr>
      </w:pPr>
      <w:r>
        <w:rPr>
          <w:noProof/>
          <w:lang w:val="en-US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153"/>
      </w:tblGrid>
      <w:tr w:rsidR="00462993" w:rsidTr="00192062">
        <w:tc>
          <w:tcPr>
            <w:tcW w:w="8153" w:type="dxa"/>
          </w:tcPr>
          <w:p w:rsidR="00462993" w:rsidRPr="006C35DE" w:rsidRDefault="00462993" w:rsidP="00192062">
            <w:pPr>
              <w:jc w:val="center"/>
              <w:rPr>
                <w:noProof/>
              </w:rPr>
            </w:pPr>
            <w:r w:rsidRPr="00187B02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UJI KUAT TEKAN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28</w:t>
            </w:r>
            <w:r w:rsidRPr="00187B02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 HARI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AIR KELAPA, AIR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LERI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 &amp; AIR 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TEBU</w:t>
            </w:r>
          </w:p>
        </w:tc>
      </w:tr>
    </w:tbl>
    <w:p w:rsidR="006E1F0E" w:rsidRPr="00462993" w:rsidRDefault="006E1F0E" w:rsidP="00462993">
      <w:pPr>
        <w:jc w:val="both"/>
        <w:rPr>
          <w:rFonts w:ascii="Times New Roman" w:hAnsi="Times New Roman" w:cs="Times New Roman"/>
          <w:sz w:val="24"/>
          <w:szCs w:val="24"/>
        </w:rPr>
      </w:pPr>
      <w:bookmarkStart w:id="1" w:name="_GoBack"/>
      <w:bookmarkEnd w:id="1"/>
    </w:p>
    <w:sectPr w:rsidR="006E1F0E" w:rsidRPr="00462993" w:rsidSect="00973073">
      <w:pgSz w:w="11910" w:h="16840"/>
      <w:pgMar w:top="2268" w:right="1701" w:bottom="1701" w:left="2268" w:header="0" w:footer="1077" w:gutter="0"/>
      <w:cols w:space="708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B446A4C"/>
    <w:multiLevelType w:val="hybridMultilevel"/>
    <w:tmpl w:val="56AC5F50"/>
    <w:lvl w:ilvl="0" w:tplc="A3C09EEE">
      <w:start w:val="11"/>
      <w:numFmt w:val="decimal"/>
      <w:lvlText w:val="%1."/>
      <w:lvlJc w:val="left"/>
      <w:pPr>
        <w:ind w:left="2831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FD51626"/>
    <w:multiLevelType w:val="hybridMultilevel"/>
    <w:tmpl w:val="5D3C3936"/>
    <w:lvl w:ilvl="0" w:tplc="A7E0EF0A">
      <w:start w:val="1"/>
      <w:numFmt w:val="lowerLetter"/>
      <w:lvlText w:val="%1."/>
      <w:lvlJc w:val="left"/>
      <w:pPr>
        <w:ind w:left="1211" w:hanging="360"/>
      </w:pPr>
      <w:rPr>
        <w:rFonts w:ascii="Times New Roman" w:eastAsiaTheme="minorHAnsi" w:hAnsi="Times New Roman" w:cs="Times New Roman"/>
      </w:rPr>
    </w:lvl>
    <w:lvl w:ilvl="1" w:tplc="38090019">
      <w:start w:val="1"/>
      <w:numFmt w:val="lowerLetter"/>
      <w:lvlText w:val="%2."/>
      <w:lvlJc w:val="left"/>
      <w:pPr>
        <w:ind w:left="1931" w:hanging="360"/>
      </w:pPr>
    </w:lvl>
    <w:lvl w:ilvl="2" w:tplc="26F6FD5C">
      <w:start w:val="1"/>
      <w:numFmt w:val="decimal"/>
      <w:lvlText w:val="%3."/>
      <w:lvlJc w:val="left"/>
      <w:pPr>
        <w:ind w:left="2831" w:hanging="360"/>
      </w:pPr>
      <w:rPr>
        <w:rFonts w:hint="default"/>
        <w:b w:val="0"/>
      </w:rPr>
    </w:lvl>
    <w:lvl w:ilvl="3" w:tplc="3809000F" w:tentative="1">
      <w:start w:val="1"/>
      <w:numFmt w:val="decimal"/>
      <w:lvlText w:val="%4."/>
      <w:lvlJc w:val="left"/>
      <w:pPr>
        <w:ind w:left="3371" w:hanging="360"/>
      </w:pPr>
    </w:lvl>
    <w:lvl w:ilvl="4" w:tplc="38090019" w:tentative="1">
      <w:start w:val="1"/>
      <w:numFmt w:val="lowerLetter"/>
      <w:lvlText w:val="%5."/>
      <w:lvlJc w:val="left"/>
      <w:pPr>
        <w:ind w:left="4091" w:hanging="360"/>
      </w:pPr>
    </w:lvl>
    <w:lvl w:ilvl="5" w:tplc="3809001B" w:tentative="1">
      <w:start w:val="1"/>
      <w:numFmt w:val="lowerRoman"/>
      <w:lvlText w:val="%6."/>
      <w:lvlJc w:val="right"/>
      <w:pPr>
        <w:ind w:left="4811" w:hanging="180"/>
      </w:pPr>
    </w:lvl>
    <w:lvl w:ilvl="6" w:tplc="3809000F" w:tentative="1">
      <w:start w:val="1"/>
      <w:numFmt w:val="decimal"/>
      <w:lvlText w:val="%7."/>
      <w:lvlJc w:val="left"/>
      <w:pPr>
        <w:ind w:left="5531" w:hanging="360"/>
      </w:pPr>
    </w:lvl>
    <w:lvl w:ilvl="7" w:tplc="38090019" w:tentative="1">
      <w:start w:val="1"/>
      <w:numFmt w:val="lowerLetter"/>
      <w:lvlText w:val="%8."/>
      <w:lvlJc w:val="left"/>
      <w:pPr>
        <w:ind w:left="6251" w:hanging="360"/>
      </w:pPr>
    </w:lvl>
    <w:lvl w:ilvl="8" w:tplc="3809001B" w:tentative="1">
      <w:start w:val="1"/>
      <w:numFmt w:val="lowerRoman"/>
      <w:lvlText w:val="%9."/>
      <w:lvlJc w:val="right"/>
      <w:pPr>
        <w:ind w:left="6971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proofState w:spelling="clean" w:grammar="clean"/>
  <w:defaultTabStop w:val="720"/>
  <w:drawingGridHorizontalSpacing w:val="110"/>
  <w:drawingGridVerticalSpacing w:val="299"/>
  <w:displayHorizont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62993"/>
    <w:rsid w:val="00462993"/>
    <w:rsid w:val="006E1F0E"/>
    <w:rsid w:val="00973073"/>
    <w:rsid w:val="009B3C6F"/>
    <w:rsid w:val="00EE6F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62993"/>
    <w:pPr>
      <w:ind w:left="720"/>
      <w:contextualSpacing/>
    </w:pPr>
  </w:style>
  <w:style w:type="table" w:styleId="TableGrid">
    <w:name w:val="Table Grid"/>
    <w:basedOn w:val="TableNormal"/>
    <w:uiPriority w:val="59"/>
    <w:rsid w:val="0046299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6299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2993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62993"/>
    <w:pPr>
      <w:ind w:left="720"/>
      <w:contextualSpacing/>
    </w:pPr>
  </w:style>
  <w:style w:type="table" w:styleId="TableGrid">
    <w:name w:val="Table Grid"/>
    <w:basedOn w:val="TableNormal"/>
    <w:uiPriority w:val="59"/>
    <w:rsid w:val="0046299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6299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2993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8.jpeg"/><Relationship Id="rId18" Type="http://schemas.openxmlformats.org/officeDocument/2006/relationships/image" Target="media/image13.jpeg"/><Relationship Id="rId26" Type="http://schemas.openxmlformats.org/officeDocument/2006/relationships/image" Target="media/image21.jpeg"/><Relationship Id="rId39" Type="http://schemas.openxmlformats.org/officeDocument/2006/relationships/image" Target="media/image34.jpeg"/><Relationship Id="rId21" Type="http://schemas.openxmlformats.org/officeDocument/2006/relationships/image" Target="media/image16.jpeg"/><Relationship Id="rId34" Type="http://schemas.openxmlformats.org/officeDocument/2006/relationships/image" Target="media/image29.jpeg"/><Relationship Id="rId42" Type="http://schemas.openxmlformats.org/officeDocument/2006/relationships/image" Target="media/image37.jpeg"/><Relationship Id="rId47" Type="http://schemas.openxmlformats.org/officeDocument/2006/relationships/image" Target="media/image42.jpeg"/><Relationship Id="rId50" Type="http://schemas.openxmlformats.org/officeDocument/2006/relationships/image" Target="media/image45.jpeg"/><Relationship Id="rId55" Type="http://schemas.openxmlformats.org/officeDocument/2006/relationships/image" Target="media/image50.jpeg"/><Relationship Id="rId63" Type="http://schemas.openxmlformats.org/officeDocument/2006/relationships/image" Target="media/image58.jpeg"/><Relationship Id="rId7" Type="http://schemas.openxmlformats.org/officeDocument/2006/relationships/image" Target="media/image2.jpeg"/><Relationship Id="rId2" Type="http://schemas.openxmlformats.org/officeDocument/2006/relationships/styles" Target="styles.xml"/><Relationship Id="rId16" Type="http://schemas.openxmlformats.org/officeDocument/2006/relationships/image" Target="media/image11.jpeg"/><Relationship Id="rId20" Type="http://schemas.openxmlformats.org/officeDocument/2006/relationships/image" Target="media/image15.png"/><Relationship Id="rId29" Type="http://schemas.openxmlformats.org/officeDocument/2006/relationships/image" Target="media/image24.jpeg"/><Relationship Id="rId41" Type="http://schemas.openxmlformats.org/officeDocument/2006/relationships/image" Target="media/image36.jpeg"/><Relationship Id="rId54" Type="http://schemas.openxmlformats.org/officeDocument/2006/relationships/image" Target="media/image49.jpeg"/><Relationship Id="rId62" Type="http://schemas.openxmlformats.org/officeDocument/2006/relationships/image" Target="media/image57.jpeg"/><Relationship Id="rId1" Type="http://schemas.openxmlformats.org/officeDocument/2006/relationships/numbering" Target="numbering.xml"/><Relationship Id="rId6" Type="http://schemas.openxmlformats.org/officeDocument/2006/relationships/image" Target="media/image1.jpeg"/><Relationship Id="rId11" Type="http://schemas.openxmlformats.org/officeDocument/2006/relationships/image" Target="media/image6.png"/><Relationship Id="rId24" Type="http://schemas.openxmlformats.org/officeDocument/2006/relationships/image" Target="media/image19.jpeg"/><Relationship Id="rId32" Type="http://schemas.openxmlformats.org/officeDocument/2006/relationships/image" Target="media/image27.jpeg"/><Relationship Id="rId37" Type="http://schemas.openxmlformats.org/officeDocument/2006/relationships/image" Target="media/image32.jpeg"/><Relationship Id="rId40" Type="http://schemas.openxmlformats.org/officeDocument/2006/relationships/image" Target="media/image35.jpeg"/><Relationship Id="rId45" Type="http://schemas.openxmlformats.org/officeDocument/2006/relationships/image" Target="media/image40.jpeg"/><Relationship Id="rId53" Type="http://schemas.openxmlformats.org/officeDocument/2006/relationships/image" Target="media/image48.jpeg"/><Relationship Id="rId58" Type="http://schemas.openxmlformats.org/officeDocument/2006/relationships/image" Target="media/image53.jpeg"/><Relationship Id="rId5" Type="http://schemas.openxmlformats.org/officeDocument/2006/relationships/webSettings" Target="webSettings.xml"/><Relationship Id="rId15" Type="http://schemas.openxmlformats.org/officeDocument/2006/relationships/image" Target="media/image10.jpeg"/><Relationship Id="rId23" Type="http://schemas.openxmlformats.org/officeDocument/2006/relationships/image" Target="media/image18.jpeg"/><Relationship Id="rId28" Type="http://schemas.openxmlformats.org/officeDocument/2006/relationships/image" Target="media/image23.jpeg"/><Relationship Id="rId36" Type="http://schemas.openxmlformats.org/officeDocument/2006/relationships/image" Target="media/image31.jpeg"/><Relationship Id="rId49" Type="http://schemas.openxmlformats.org/officeDocument/2006/relationships/image" Target="media/image44.jpeg"/><Relationship Id="rId57" Type="http://schemas.openxmlformats.org/officeDocument/2006/relationships/image" Target="media/image52.jpeg"/><Relationship Id="rId61" Type="http://schemas.openxmlformats.org/officeDocument/2006/relationships/image" Target="media/image56.jpeg"/><Relationship Id="rId10" Type="http://schemas.openxmlformats.org/officeDocument/2006/relationships/image" Target="media/image5.jpeg"/><Relationship Id="rId19" Type="http://schemas.openxmlformats.org/officeDocument/2006/relationships/image" Target="media/image14.jpeg"/><Relationship Id="rId31" Type="http://schemas.openxmlformats.org/officeDocument/2006/relationships/image" Target="media/image26.jpeg"/><Relationship Id="rId44" Type="http://schemas.openxmlformats.org/officeDocument/2006/relationships/image" Target="media/image39.jpeg"/><Relationship Id="rId52" Type="http://schemas.openxmlformats.org/officeDocument/2006/relationships/image" Target="media/image47.jpeg"/><Relationship Id="rId60" Type="http://schemas.openxmlformats.org/officeDocument/2006/relationships/image" Target="media/image55.jpeg"/><Relationship Id="rId65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4.jpg"/><Relationship Id="rId14" Type="http://schemas.openxmlformats.org/officeDocument/2006/relationships/image" Target="media/image9.jpeg"/><Relationship Id="rId22" Type="http://schemas.openxmlformats.org/officeDocument/2006/relationships/image" Target="media/image17.jpeg"/><Relationship Id="rId27" Type="http://schemas.openxmlformats.org/officeDocument/2006/relationships/image" Target="media/image22.jpeg"/><Relationship Id="rId30" Type="http://schemas.openxmlformats.org/officeDocument/2006/relationships/image" Target="media/image25.jpeg"/><Relationship Id="rId35" Type="http://schemas.openxmlformats.org/officeDocument/2006/relationships/image" Target="media/image30.jpeg"/><Relationship Id="rId43" Type="http://schemas.openxmlformats.org/officeDocument/2006/relationships/image" Target="media/image38.jpeg"/><Relationship Id="rId48" Type="http://schemas.openxmlformats.org/officeDocument/2006/relationships/image" Target="media/image43.jpeg"/><Relationship Id="rId56" Type="http://schemas.openxmlformats.org/officeDocument/2006/relationships/image" Target="media/image51.jpeg"/><Relationship Id="rId64" Type="http://schemas.openxmlformats.org/officeDocument/2006/relationships/fontTable" Target="fontTable.xml"/><Relationship Id="rId8" Type="http://schemas.openxmlformats.org/officeDocument/2006/relationships/image" Target="media/image3.jpeg"/><Relationship Id="rId51" Type="http://schemas.openxmlformats.org/officeDocument/2006/relationships/image" Target="media/image46.jpeg"/><Relationship Id="rId3" Type="http://schemas.microsoft.com/office/2007/relationships/stylesWithEffects" Target="stylesWithEffects.xml"/><Relationship Id="rId12" Type="http://schemas.openxmlformats.org/officeDocument/2006/relationships/image" Target="media/image7.jpeg"/><Relationship Id="rId17" Type="http://schemas.openxmlformats.org/officeDocument/2006/relationships/image" Target="media/image12.jpeg"/><Relationship Id="rId25" Type="http://schemas.openxmlformats.org/officeDocument/2006/relationships/image" Target="media/image20.jpeg"/><Relationship Id="rId33" Type="http://schemas.openxmlformats.org/officeDocument/2006/relationships/image" Target="media/image28.jpeg"/><Relationship Id="rId38" Type="http://schemas.openxmlformats.org/officeDocument/2006/relationships/image" Target="media/image33.jpeg"/><Relationship Id="rId46" Type="http://schemas.openxmlformats.org/officeDocument/2006/relationships/image" Target="media/image41.jpeg"/><Relationship Id="rId59" Type="http://schemas.openxmlformats.org/officeDocument/2006/relationships/image" Target="media/image54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0</Pages>
  <Words>454</Words>
  <Characters>2593</Characters>
  <Application>Microsoft Office Word</Application>
  <DocSecurity>0</DocSecurity>
  <Lines>21</Lines>
  <Paragraphs>6</Paragraphs>
  <ScaleCrop>false</ScaleCrop>
  <Company/>
  <LinksUpToDate>false</LinksUpToDate>
  <CharactersWithSpaces>304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KA INDAH</dc:creator>
  <cp:lastModifiedBy>EKA INDAH</cp:lastModifiedBy>
  <cp:revision>1</cp:revision>
  <dcterms:created xsi:type="dcterms:W3CDTF">2023-02-11T13:25:00Z</dcterms:created>
  <dcterms:modified xsi:type="dcterms:W3CDTF">2023-02-11T13:34:00Z</dcterms:modified>
</cp:coreProperties>
</file>